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FD16D92" w14:textId="02757FDC" w:rsidR="00FB0550" w:rsidRDefault="00225793">
      <w:r>
        <w:fldChar w:fldCharType="begin" w:fldLock="1"/>
      </w:r>
      <w:r>
        <w:instrText>ADDIN CSL_CITATION {"citationItems":[{"id":"ITEM-1","itemData":{"URL":"https://www.tokopedia.com/vivo/vivo-iqoo-z7-12-256-sdm-782g-120w-flashcharge-5000mah-64mp-ois-matrix-blue-e2177/review","accessed":{"date-parts":[["2023","4","19"]]},"id":"ITEM-1","issued":{"date-parts":[["0"]]},"title":"Review Produk - vivo iQOO Z7 (12/256) - SDM 782G, 120W FlashCharge + 5000mAh, 64MP OIS - Matrix Blue | Tokopedia","type":"webpage"},"uris":["http://www.mendeley.com/documents/?uuid=f3baaf74-9a9e-3238-bc04-c65cb37df929"]}],"mendeley":{"formattedCitation":"(&lt;i&gt;Review Produk - Vivo IQOO Z7 (12/256) - SDM 782G, 120W FlashCharge + 5000mAh, 64MP OIS - Matrix Blue | Tokopedia&lt;/i&gt;, n.d.)","plainTextFormattedCitation":"(Review Produk - Vivo IQOO Z7 (12/256) - SDM 782G, 120W FlashCharge + 5000mAh, 64MP OIS - Matrix Blue | Tokopedia, n.d.)","previouslyFormattedCitation":"(&lt;i&gt;Review Produk - Vivo IQOO Z7 (12/256) - SDM 782G, 120W FlashCharge + 5000mAh, 64MP OIS - Matrix Blue | Tokopedia&lt;/i&gt;, n.d.)"},"properties":{"noteIndex":0},"schema":"https://github.com/citation-style-language/schema/raw/master/csl-citation.json"}</w:instrText>
      </w:r>
      <w:r>
        <w:fldChar w:fldCharType="separate"/>
      </w:r>
      <w:r w:rsidRPr="00225793">
        <w:rPr>
          <w:noProof/>
        </w:rPr>
        <w:t>(</w:t>
      </w:r>
      <w:r w:rsidRPr="00225793">
        <w:rPr>
          <w:i/>
          <w:noProof/>
        </w:rPr>
        <w:t>Review Produk - Vivo IQOO Z7 (12/256) - SDM 782G, 120W FlashCharge + 5000mAh, 64MP OIS - Matrix Blue | Tokopedia</w:t>
      </w:r>
      <w:r w:rsidRPr="00225793">
        <w:rPr>
          <w:noProof/>
        </w:rPr>
        <w:t>, n.d.)</w:t>
      </w:r>
      <w:r>
        <w:fldChar w:fldCharType="end"/>
      </w:r>
    </w:p>
    <w:p w14:paraId="72CF85E1" w14:textId="71D08586" w:rsidR="00225793" w:rsidRPr="00225793" w:rsidRDefault="00225793" w:rsidP="00225793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25793">
        <w:rPr>
          <w:rFonts w:ascii="Calibri" w:hAnsi="Calibri" w:cs="Calibri"/>
          <w:i/>
          <w:iCs/>
          <w:noProof/>
          <w:szCs w:val="24"/>
        </w:rPr>
        <w:t>Review Produk - vivo iQOO Z7 (12/256) - SDM 782G, 120W FlashCharge + 5000mAh, 64MP OIS - Matrix Blue | Tokopedia</w:t>
      </w:r>
      <w:r w:rsidRPr="00225793">
        <w:rPr>
          <w:rFonts w:ascii="Calibri" w:hAnsi="Calibri" w:cs="Calibri"/>
          <w:noProof/>
          <w:szCs w:val="24"/>
        </w:rPr>
        <w:t>. (n.d.). Retrieved April 19, 2023, from https://www.tokopedia.com/vivo/vivo-iqoo-z7-12-256-sdm-782g-120w-flashcharge-5000mah-64mp-ois-matrix-blue-e2177/review</w:t>
      </w:r>
    </w:p>
    <w:p w14:paraId="6D34A62B" w14:textId="5EF4D65D" w:rsidR="00225793" w:rsidRDefault="00225793">
      <w:r>
        <w:fldChar w:fldCharType="end"/>
      </w:r>
    </w:p>
    <w:sectPr w:rsidR="0022579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43A0F"/>
    <w:rsid w:val="000540BB"/>
    <w:rsid w:val="00081FA9"/>
    <w:rsid w:val="00082697"/>
    <w:rsid w:val="000A2869"/>
    <w:rsid w:val="000C5624"/>
    <w:rsid w:val="001300B6"/>
    <w:rsid w:val="001637E0"/>
    <w:rsid w:val="00166E6F"/>
    <w:rsid w:val="00225793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643A0F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B1365A7"/>
  <w15:chartTrackingRefBased/>
  <w15:docId w15:val="{86C1D8E1-F71E-437E-A0EA-C4C867EBD62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A2DD3A9-B4AC-4000-BDF1-145AA0FC9E1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231</Words>
  <Characters>1322</Characters>
  <Application>Microsoft Office Word</Application>
  <DocSecurity>0</DocSecurity>
  <Lines>11</Lines>
  <Paragraphs>3</Paragraphs>
  <ScaleCrop>false</ScaleCrop>
  <Company/>
  <LinksUpToDate>false</LinksUpToDate>
  <CharactersWithSpaces>15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21T08:14:00Z</dcterms:created>
  <dcterms:modified xsi:type="dcterms:W3CDTF">2023-04-21T08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